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w:t>
      </w:r>
      <w:r w:rsidR="00BB1D05">
        <w:t>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rPr>
          <w:rFonts w:hint="eastAsia"/>
        </w:rPr>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rPr>
          <w:rFonts w:hint="eastAsia"/>
        </w:rPr>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rFonts w:hint="eastAsia"/>
          <w:sz w:val="20"/>
          <w:lang w:val="en-US"/>
        </w:rPr>
      </w:pPr>
      <w:r w:rsidRPr="004C519C">
        <w:rPr>
          <w:sz w:val="20"/>
        </w:rPr>
        <w:t>Flex power characterization based on C/N0</w:t>
      </w:r>
    </w:p>
    <w:p w14:paraId="756B9E93" w14:textId="4B587FE1" w:rsidR="00DF4F07" w:rsidRPr="00A20064" w:rsidRDefault="00397AEE" w:rsidP="001671DA">
      <w:pPr>
        <w:pStyle w:val="MainText"/>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7C0AA75"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3541EB10"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40AEBB1" w14:textId="74B2827C" w:rsidR="00036C3A" w:rsidRPr="004C519C" w:rsidRDefault="00036C3A" w:rsidP="00656794">
      <w:pPr>
        <w:pStyle w:val="MainText"/>
        <w:ind w:firstLine="0"/>
        <w:jc w:val="both"/>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5">
        <w:r w:rsidRPr="004C519C">
          <w:rPr>
            <w:rStyle w:val="Hyperlink"/>
            <w:szCs w:val="20"/>
          </w:rPr>
          <w:t>https://gdc.cddis.eosdis.nasa.gov/pub/gnss/data/daily</w:t>
        </w:r>
      </w:hyperlink>
      <w:r w:rsidRPr="004C519C">
        <w:t>).</w:t>
      </w:r>
    </w:p>
    <w:p w14:paraId="58243CA6" w14:textId="74A381D9" w:rsidR="00036C3A" w:rsidRDefault="006B6862" w:rsidP="00656794">
      <w:pPr>
        <w:pStyle w:val="MainText"/>
        <w:jc w:val="both"/>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w:t>
      </w:r>
      <w:r w:rsidR="000F4ED8" w:rsidRPr="004C519C">
        <w:lastRenderedPageBreak/>
        <w:t xml:space="preserve">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rPr>
      </w:pPr>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Pr="00F17C7C">
        <w:rPr>
          <w:sz w:val="20"/>
        </w:rPr>
        <w:t>1</w:t>
      </w:r>
      <w:r w:rsidRPr="00F17C7C">
        <w:rPr>
          <w:sz w:val="20"/>
        </w:rPr>
        <w:fldChar w:fldCharType="end"/>
      </w:r>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1"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1"/>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2"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2"/>
    <w:p w14:paraId="6DCB3893" w14:textId="02D58090"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w:t>
      </w:r>
      <w:r w:rsidR="00F3332D" w:rsidRPr="004C519C">
        <w:lastRenderedPageBreak/>
        <w:t>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3"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3"/>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4"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1</w:t>
      </w:r>
    </w:p>
    <w:p w14:paraId="04AC2004" w14:textId="1D72097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5"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5"/>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6"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6"/>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7"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2</w:t>
      </w:r>
      <w:r w:rsidR="0071060E" w:rsidRPr="004C519C">
        <w:rPr>
          <w:noProof/>
          <w:sz w:val="20"/>
        </w:rPr>
        <w:fldChar w:fldCharType="end"/>
      </w:r>
      <w:bookmarkEnd w:id="17"/>
      <w:r w:rsidRPr="004C519C">
        <w:rPr>
          <w:sz w:val="20"/>
        </w:rPr>
        <w:t xml:space="preserve"> </w:t>
      </w:r>
      <w:r w:rsidR="00A45A8A" w:rsidRPr="00F3501A">
        <w:rPr>
          <w:b w:val="0"/>
          <w:bCs/>
          <w:sz w:val="20"/>
        </w:rPr>
        <w:t xml:space="preserve">Flex power events in 2020-2021 detected using </w:t>
      </w:r>
      <w:r w:rsidR="009A4D89">
        <w:rPr>
          <w:b w:val="0"/>
          <w:bCs/>
          <w:sz w:val="20"/>
        </w:rPr>
        <w:t xml:space="preserve">the </w:t>
      </w:r>
      <w:r w:rsidR="00312450" w:rsidRPr="00F3501A">
        <w:rPr>
          <w:rFonts w:hint="eastAsia"/>
          <w:b w:val="0"/>
          <w:bCs/>
          <w:sz w:val="20"/>
        </w:rPr>
        <w:t>A</w:t>
      </w:r>
      <w:r w:rsidR="00312450" w:rsidRPr="00F3501A">
        <w:rPr>
          <w:b w:val="0"/>
          <w:bCs/>
          <w:sz w:val="20"/>
        </w:rPr>
        <w:t xml:space="preserve">FPD-DTW </w:t>
      </w:r>
      <w:r w:rsidR="00A45A8A" w:rsidRPr="00F3501A">
        <w:rPr>
          <w:b w:val="0"/>
          <w:bCs/>
          <w:sz w:val="20"/>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8"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8"/>
      <w:r w:rsidRPr="004C519C">
        <w:rPr>
          <w:sz w:val="20"/>
        </w:rPr>
        <w:t xml:space="preserve"> </w:t>
      </w:r>
      <w:r w:rsidR="00A720C4" w:rsidRPr="00F3501A">
        <w:rPr>
          <w:b w:val="0"/>
          <w:bCs/>
          <w:sz w:val="20"/>
        </w:rPr>
        <w:t xml:space="preserve">Flex power events detected from 2022 to July 2024 using </w:t>
      </w:r>
      <w:r w:rsidR="00312450" w:rsidRPr="00F3501A">
        <w:rPr>
          <w:rFonts w:hint="eastAsia"/>
          <w:b w:val="0"/>
          <w:bCs/>
          <w:sz w:val="20"/>
        </w:rPr>
        <w:t>A</w:t>
      </w:r>
      <w:r w:rsidR="00312450" w:rsidRPr="00F3501A">
        <w:rPr>
          <w:b w:val="0"/>
          <w:bCs/>
          <w:sz w:val="20"/>
        </w:rPr>
        <w:t xml:space="preserve">FPD-DTW </w:t>
      </w:r>
      <w:r w:rsidR="00A720C4" w:rsidRPr="00F3501A">
        <w:rPr>
          <w:b w:val="0"/>
          <w:bCs/>
          <w:sz w:val="20"/>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lastRenderedPageBreak/>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19" w:name="real-time-process-detection"/>
      <w:r w:rsidRPr="004C519C">
        <w:rPr>
          <w:rFonts w:ascii="Times New Roman" w:hAnsi="Times New Roman"/>
          <w:sz w:val="20"/>
        </w:rPr>
        <w:t>Real-time detection</w:t>
      </w:r>
    </w:p>
    <w:bookmarkEnd w:id="19"/>
    <w:p w14:paraId="1611D6FE" w14:textId="5BA6A508"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0"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0"/>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7B03FCF8" w14:textId="41E4A580" w:rsidR="002C1FD7" w:rsidRPr="004C519C" w:rsidRDefault="00001947" w:rsidP="00B67352">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1"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1"/>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lastRenderedPageBreak/>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2"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2"/>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pPr>
    </w:p>
    <w:p w14:paraId="7F1149C5" w14:textId="0213D2EF" w:rsidR="00D24885" w:rsidRPr="00F3501A" w:rsidRDefault="00D24885" w:rsidP="00D24885">
      <w:pPr>
        <w:pStyle w:val="Caption"/>
        <w:keepNext/>
        <w:rPr>
          <w:b w:val="0"/>
          <w:bCs/>
          <w:sz w:val="20"/>
        </w:rPr>
      </w:pPr>
      <w:bookmarkStart w:id="23"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3"/>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t>G01</w:t>
            </w:r>
            <w:r w:rsidR="001069E4" w:rsidRPr="00A42C08">
              <w:rPr>
                <w:rFonts w:eastAsia="DengXian"/>
                <w:color w:val="000000"/>
                <w:sz w:val="20"/>
              </w:rPr>
              <w:t>, G03, G05,G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7" w:name="comparison-and-analysis"/>
      <w:r w:rsidRPr="004C519C">
        <w:rPr>
          <w:rFonts w:ascii="Times New Roman" w:hAnsi="Times New Roman"/>
          <w:sz w:val="20"/>
        </w:rPr>
        <w:t>Comparison and analysis</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lastRenderedPageBreak/>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5534184" w:rsidR="000F1A0B" w:rsidRPr="00F3501A" w:rsidRDefault="000F1A0B" w:rsidP="000F1A0B">
      <w:pPr>
        <w:pStyle w:val="Caption"/>
        <w:keepNext/>
        <w:rPr>
          <w:b w:val="0"/>
          <w:bCs/>
          <w:sz w:val="20"/>
        </w:rPr>
      </w:pPr>
      <w:bookmarkStart w:id="28"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8"/>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7D3E57A1" w:rsidR="000F1A0B" w:rsidRPr="00F3501A" w:rsidRDefault="000F1A0B" w:rsidP="000F1A0B">
      <w:pPr>
        <w:pStyle w:val="Caption"/>
        <w:keepNext/>
        <w:rPr>
          <w:b w:val="0"/>
          <w:bCs/>
          <w:sz w:val="20"/>
        </w:rPr>
      </w:pPr>
      <w:bookmarkStart w:id="29"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29"/>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0"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rPr>
      </w:pPr>
      <w:r w:rsidRPr="00446DEC">
        <w:rPr>
          <w:rFonts w:ascii="SimSun" w:eastAsia="SimSun" w:hAnsi="SimSun" w:cs="SimSu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0"/>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0B2B618D" w14:textId="77777777" w:rsidR="008A4C5B" w:rsidRPr="008A4C5B" w:rsidRDefault="00874707" w:rsidP="005F2117">
      <w:pPr>
        <w:pStyle w:val="Bibliography"/>
        <w:jc w:val="both"/>
        <w:rPr>
          <w:rFonts w:eastAsiaTheme="minorEastAsia"/>
          <w:sz w:val="20"/>
          <w:lang w:val="en-US"/>
        </w:rPr>
      </w:pPr>
      <w:r>
        <w:rPr>
          <w:sz w:val="20"/>
        </w:rPr>
        <w:fldChar w:fldCharType="begin"/>
      </w:r>
      <w:r w:rsidR="008A4C5B">
        <w:rPr>
          <w:sz w:val="20"/>
        </w:rPr>
        <w:instrText xml:space="preserve"> ADDIN ZOTERO_BIBL {"uncited":[],"omitted":[],"custom":[]} CSL_BIBLIOGRAPHY </w:instrText>
      </w:r>
      <w:r>
        <w:rPr>
          <w:sz w:val="20"/>
        </w:rPr>
        <w:fldChar w:fldCharType="separate"/>
      </w:r>
      <w:r w:rsidR="008A4C5B" w:rsidRPr="008A4C5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1A4A12E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ğa ÖG, Hauschild A (2020) Impact of flex power on GPS Block IIF differential code biases. GPS Solut 24(4):91. https://doi.org/10.1007/s10291-020-00996-x</w:t>
      </w:r>
    </w:p>
    <w:p w14:paraId="26C3CFA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ga ÖG, Hauschild A, Steigenberger P (2020) Impact of GPS Flex Power on Differential Code Bias Estimation for Block IIR-M and IIF Satellites. pp 2922–2930</w:t>
      </w:r>
    </w:p>
    <w:p w14:paraId="410137AB"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ğa ÖG, Hauschild A, Steigenberger P (2023) Recent flex power changes. GPS Solut 27(3):104. https://doi.org/10.1007/s10291-023-01415-7</w:t>
      </w:r>
    </w:p>
    <w:p w14:paraId="66C16F5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Han Q, Zhu KJ, Fu Y, Zhou T (2019) Monitoring and assessment of GPS signals during US attacking on Syria. J Navig Position 7(3):7–10</w:t>
      </w:r>
    </w:p>
    <w:p w14:paraId="25D93CB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19FBFA3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M, Jiao W, Jia X (2020) GPS signal enhancement analysis in the US-Iranian conflict. GNSS World of China 45(1):31–36. https://doi.org/10.13442/j.gnss.1008-9268.2020.01.005</w:t>
      </w:r>
    </w:p>
    <w:p w14:paraId="72BB353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12F4ACD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McKague DS, Ruf CS (2019) On-Orbit Trending of CYGNSS Data. In: IGARSS 2019 - 2019 IEEE International Geoscience and Remote Sensing Symposium. IEEE, Yokohama, Japan, pp 8722–8724</w:t>
      </w:r>
    </w:p>
    <w:p w14:paraId="4F984A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Meng G, Ge H, Li B (2024) A real-time detection method for GPS flex power. GPS Solut 28(3):111. https://doi.org/10.1007/s10291-024-01653-3</w:t>
      </w:r>
    </w:p>
    <w:p w14:paraId="207908B0"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E4F065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Steigenberger P, Thölert S, Montenbruck O (2019) Flex power on GPS Block IIR-M and IIF. GPS Solut 23(1):8. https://doi.org/10.1007/s10291-018-0797-8</w:t>
      </w:r>
    </w:p>
    <w:p w14:paraId="18B3904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Tang X, Yuan M, Wang F (2022) Analysis of GPS P(Y) signal power enhancement based on the observations with a semi-codeless receiver. Satell Navig 3(1):26. https://doi.org/10.1186/s43020-022-00087-x</w:t>
      </w:r>
    </w:p>
    <w:p w14:paraId="3BB3992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lastRenderedPageBreak/>
        <w:t>Thoelert S, Hauschild A, Steigenberger P, Langley RB, Antreich F (2018) GPS IIR-M L1 Transmit Power Redistribution: Analysis of GNSS Receiver and High-Gain Antenna Data: GPS IIR-M L1 Transmit Power Redistribution. J Inst Navig 65(3):423–430. https://doi.org/10.1002/navi.250</w:t>
      </w:r>
    </w:p>
    <w:p w14:paraId="7406B24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3FF20A1C"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37AB68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55BA2C04"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u Z, Li S, Wan H, Ji M, Mao P, Xiong S (2024) Effects of BDS flex power on DCB estimation and PPP convergence. GPS Solut 28(1):41. https://doi.org/10.1007/s10291-023-01581-8</w:t>
      </w:r>
    </w:p>
    <w:p w14:paraId="62378B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Xiang Y, Xu Z, Gao Y, Yu W (2020) Understanding long-term variations in GPS differential code biases. GPS Solut 24(4):118. https://doi.org/10.1007/s10291-020-01034-6</w:t>
      </w:r>
    </w:p>
    <w:p w14:paraId="07F9B0C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Yang X, Liu W, Huang J, Xiao W, Wang F (2022) Real-time monitoring of GPS flex power based on machine learning. GPS Solut 26(3):73. https://doi.org/10.1007/s10291-022-01257-9</w:t>
      </w:r>
    </w:p>
    <w:p w14:paraId="760B1692" w14:textId="10FF7C37" w:rsidR="00B8394E" w:rsidRDefault="0087470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621A7" w14:textId="77777777" w:rsidR="00132AB8" w:rsidRDefault="00132AB8">
      <w:pPr>
        <w:ind w:firstLine="480"/>
      </w:pPr>
      <w:r>
        <w:separator/>
      </w:r>
    </w:p>
  </w:endnote>
  <w:endnote w:type="continuationSeparator" w:id="0">
    <w:p w14:paraId="4CA77EF8" w14:textId="77777777" w:rsidR="00132AB8" w:rsidRDefault="00132AB8">
      <w:pPr>
        <w:ind w:firstLine="480"/>
      </w:pPr>
      <w:r>
        <w:continuationSeparator/>
      </w:r>
    </w:p>
  </w:endnote>
  <w:endnote w:type="continuationNotice" w:id="1">
    <w:p w14:paraId="40811C94" w14:textId="77777777" w:rsidR="00132AB8" w:rsidRDefault="00132AB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9EE6D" w14:textId="77777777" w:rsidR="00132AB8" w:rsidRDefault="00132AB8">
      <w:pPr>
        <w:ind w:firstLine="480"/>
      </w:pPr>
      <w:r>
        <w:separator/>
      </w:r>
    </w:p>
  </w:footnote>
  <w:footnote w:type="continuationSeparator" w:id="0">
    <w:p w14:paraId="08141E72" w14:textId="77777777" w:rsidR="00132AB8" w:rsidRDefault="00132AB8">
      <w:pPr>
        <w:ind w:firstLine="480"/>
      </w:pPr>
      <w:r>
        <w:continuationSeparator/>
      </w:r>
    </w:p>
  </w:footnote>
  <w:footnote w:type="continuationNotice" w:id="1">
    <w:p w14:paraId="770C36B1" w14:textId="77777777" w:rsidR="00132AB8" w:rsidRDefault="00132AB8">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3F1F"/>
    <w:rsid w:val="0007451A"/>
    <w:rsid w:val="000751B6"/>
    <w:rsid w:val="000759C0"/>
    <w:rsid w:val="00076CF7"/>
    <w:rsid w:val="0007755D"/>
    <w:rsid w:val="00077A63"/>
    <w:rsid w:val="000806F8"/>
    <w:rsid w:val="000807D8"/>
    <w:rsid w:val="00081560"/>
    <w:rsid w:val="00081C07"/>
    <w:rsid w:val="00084B49"/>
    <w:rsid w:val="00085537"/>
    <w:rsid w:val="00085768"/>
    <w:rsid w:val="00085811"/>
    <w:rsid w:val="00086B83"/>
    <w:rsid w:val="00087B8C"/>
    <w:rsid w:val="00087F6D"/>
    <w:rsid w:val="00091391"/>
    <w:rsid w:val="000919A5"/>
    <w:rsid w:val="00093AFC"/>
    <w:rsid w:val="00093C28"/>
    <w:rsid w:val="00094BFE"/>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2D"/>
    <w:rsid w:val="001B095B"/>
    <w:rsid w:val="001B096F"/>
    <w:rsid w:val="001B21F1"/>
    <w:rsid w:val="001B3EDA"/>
    <w:rsid w:val="001B403E"/>
    <w:rsid w:val="001B540D"/>
    <w:rsid w:val="001B5D2A"/>
    <w:rsid w:val="001B5EB7"/>
    <w:rsid w:val="001B7BB5"/>
    <w:rsid w:val="001B7C0B"/>
    <w:rsid w:val="001C10BA"/>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94B"/>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40AA"/>
    <w:rsid w:val="002541F5"/>
    <w:rsid w:val="00254CF9"/>
    <w:rsid w:val="00255368"/>
    <w:rsid w:val="00255DBB"/>
    <w:rsid w:val="0025619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729"/>
    <w:rsid w:val="002A5195"/>
    <w:rsid w:val="002A629F"/>
    <w:rsid w:val="002B26A0"/>
    <w:rsid w:val="002B2AE0"/>
    <w:rsid w:val="002B3655"/>
    <w:rsid w:val="002B4306"/>
    <w:rsid w:val="002B46AA"/>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B73"/>
    <w:rsid w:val="00423C1F"/>
    <w:rsid w:val="00423F54"/>
    <w:rsid w:val="00424091"/>
    <w:rsid w:val="004241D3"/>
    <w:rsid w:val="004247AB"/>
    <w:rsid w:val="00424C31"/>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27D5C"/>
    <w:rsid w:val="0063025F"/>
    <w:rsid w:val="00631D6B"/>
    <w:rsid w:val="0063209C"/>
    <w:rsid w:val="00632983"/>
    <w:rsid w:val="006335AE"/>
    <w:rsid w:val="006339BC"/>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5781"/>
    <w:rsid w:val="00695ADA"/>
    <w:rsid w:val="00696333"/>
    <w:rsid w:val="00696429"/>
    <w:rsid w:val="00696800"/>
    <w:rsid w:val="00696AD5"/>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939"/>
    <w:rsid w:val="007B6845"/>
    <w:rsid w:val="007B6AF0"/>
    <w:rsid w:val="007B6CC1"/>
    <w:rsid w:val="007B6F1D"/>
    <w:rsid w:val="007B7BC8"/>
    <w:rsid w:val="007C0581"/>
    <w:rsid w:val="007C07A9"/>
    <w:rsid w:val="007C1A00"/>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D03"/>
    <w:rsid w:val="00865A58"/>
    <w:rsid w:val="00867039"/>
    <w:rsid w:val="00867337"/>
    <w:rsid w:val="0087016F"/>
    <w:rsid w:val="008705A9"/>
    <w:rsid w:val="008709D5"/>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40AE"/>
    <w:rsid w:val="009B5EA1"/>
    <w:rsid w:val="009B6C5C"/>
    <w:rsid w:val="009B6D2F"/>
    <w:rsid w:val="009B6F23"/>
    <w:rsid w:val="009B7169"/>
    <w:rsid w:val="009B75C8"/>
    <w:rsid w:val="009C08F5"/>
    <w:rsid w:val="009C1016"/>
    <w:rsid w:val="009C10C4"/>
    <w:rsid w:val="009C12E1"/>
    <w:rsid w:val="009C2249"/>
    <w:rsid w:val="009C2E0C"/>
    <w:rsid w:val="009C3F06"/>
    <w:rsid w:val="009C406C"/>
    <w:rsid w:val="009C5EFA"/>
    <w:rsid w:val="009C7352"/>
    <w:rsid w:val="009C77AE"/>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E7E84"/>
    <w:rsid w:val="009F04BF"/>
    <w:rsid w:val="009F3518"/>
    <w:rsid w:val="009F3AA7"/>
    <w:rsid w:val="009F3EA1"/>
    <w:rsid w:val="009F45BD"/>
    <w:rsid w:val="009F4D60"/>
    <w:rsid w:val="009F53B9"/>
    <w:rsid w:val="009F5B60"/>
    <w:rsid w:val="009F62DB"/>
    <w:rsid w:val="009F6A8D"/>
    <w:rsid w:val="00A0138A"/>
    <w:rsid w:val="00A02043"/>
    <w:rsid w:val="00A02F8C"/>
    <w:rsid w:val="00A03397"/>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520"/>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275"/>
    <w:rsid w:val="00C115E8"/>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30507"/>
    <w:rsid w:val="00C309E4"/>
    <w:rsid w:val="00C31724"/>
    <w:rsid w:val="00C327B1"/>
    <w:rsid w:val="00C32E06"/>
    <w:rsid w:val="00C33709"/>
    <w:rsid w:val="00C35F6A"/>
    <w:rsid w:val="00C37422"/>
    <w:rsid w:val="00C375BB"/>
    <w:rsid w:val="00C3760A"/>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5BC4"/>
    <w:rsid w:val="00CD7442"/>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71FA3"/>
    <w:rsid w:val="00D72472"/>
    <w:rsid w:val="00D7260F"/>
    <w:rsid w:val="00D73429"/>
    <w:rsid w:val="00D73F1F"/>
    <w:rsid w:val="00D74267"/>
    <w:rsid w:val="00D74750"/>
    <w:rsid w:val="00D74800"/>
    <w:rsid w:val="00D75E8B"/>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177E"/>
    <w:rsid w:val="00DA32A0"/>
    <w:rsid w:val="00DA38FD"/>
    <w:rsid w:val="00DA40F7"/>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A11"/>
    <w:rsid w:val="00F614B5"/>
    <w:rsid w:val="00F61A6D"/>
    <w:rsid w:val="00F61E86"/>
    <w:rsid w:val="00F62426"/>
    <w:rsid w:val="00F62ED9"/>
    <w:rsid w:val="00F640CF"/>
    <w:rsid w:val="00F64C0E"/>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875</Words>
  <Characters>90493</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